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16A90" w:rsidRDefault="0042382F">
      <w:bookmarkStart w:id="0" w:name="_GoBack"/>
      <w:bookmarkEnd w:id="0"/>
      <w:r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42785701" wp14:editId="1DAE87A6">
                <wp:simplePos x="0" y="0"/>
                <wp:positionH relativeFrom="margin">
                  <wp:posOffset>190500</wp:posOffset>
                </wp:positionH>
                <wp:positionV relativeFrom="margin">
                  <wp:posOffset>-704850</wp:posOffset>
                </wp:positionV>
                <wp:extent cx="5553075" cy="9696450"/>
                <wp:effectExtent l="0" t="0" r="9525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553075" cy="96964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tbl>
                            <w:tblPr>
                              <w:tblStyle w:val="TableGrid"/>
                              <w:tblW w:w="8679" w:type="dxa"/>
                              <w:jc w:val="center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3380"/>
                              <w:gridCol w:w="1021"/>
                              <w:gridCol w:w="1156"/>
                              <w:gridCol w:w="803"/>
                              <w:gridCol w:w="1069"/>
                              <w:gridCol w:w="1250"/>
                            </w:tblGrid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8679" w:type="dxa"/>
                                  <w:gridSpan w:val="6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Pr="00C43FD7" w:rsidRDefault="0042382F" w:rsidP="00CE6713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 xml:space="preserve">Supplemental </w:t>
                                  </w: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Table 1.</w:t>
                                  </w: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</w:t>
                                  </w:r>
                                  <w:r w:rsidRPr="00F41A03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 xml:space="preserve">Descriptive characteristics of cases who completed baseline and follow-up </w:t>
                                  </w:r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surveys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177" w:type="dxa"/>
                                  <w:gridSpan w:val="2"/>
                                  <w:tcBorders>
                                    <w:top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Cases without follow-up survey</w:t>
                                  </w:r>
                                </w:p>
                                <w:p w:rsidR="0042382F" w:rsidRPr="00C43FD7" w:rsidRDefault="0042382F" w:rsidP="00C275E2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n=274</w:t>
                                  </w:r>
                                </w:p>
                              </w:tc>
                              <w:tc>
                                <w:tcPr>
                                  <w:tcW w:w="1872" w:type="dxa"/>
                                  <w:gridSpan w:val="2"/>
                                  <w:tcBorders>
                                    <w:top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Cases with follow-up survey</w:t>
                                  </w:r>
                                </w:p>
                                <w:p w:rsidR="0042382F" w:rsidRPr="00C43FD7" w:rsidRDefault="0042382F" w:rsidP="00384B50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n=2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64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018DC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21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n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(%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n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(%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Pr="00C43FD7" w:rsidRDefault="0042382F" w:rsidP="00D06608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p-</w:t>
                                  </w:r>
                                  <w:proofErr w:type="spellStart"/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value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  <w:vertAlign w:val="superscript"/>
                                    </w:rPr>
                                    <w:t>a</w:t>
                                  </w:r>
                                  <w:proofErr w:type="spellEnd"/>
                                </w:p>
                              </w:tc>
                            </w:tr>
                            <w:tr w:rsidR="0042382F" w:rsidRPr="00C43FD7" w:rsidTr="002018DC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Mean age</w:t>
                                  </w:r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 xml:space="preserve"> at diagnosis</w:t>
                                  </w: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 xml:space="preserve"> (years) (SD)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:rsidR="0042382F" w:rsidRPr="00C43FD7" w:rsidRDefault="0042382F" w:rsidP="008B0752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7.0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:rsidR="0042382F" w:rsidRPr="00C43FD7" w:rsidRDefault="0042382F" w:rsidP="00131840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1.1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:rsidR="0042382F" w:rsidRPr="00C43FD7" w:rsidRDefault="0042382F" w:rsidP="00384B50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8.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0.3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  <w:tcBorders>
                                    <w:top w:val="single" w:sz="4" w:space="0" w:color="auto"/>
                                  </w:tcBorders>
                                </w:tcPr>
                                <w:p w:rsidR="0042382F" w:rsidRPr="00C43FD7" w:rsidRDefault="0042382F" w:rsidP="00C43FD7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21</w:t>
                                  </w:r>
                                </w:p>
                              </w:tc>
                            </w:tr>
                            <w:tr w:rsidR="0042382F" w:rsidRPr="00C43FD7" w:rsidTr="002018DC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Median age at diagnosis (years)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8B0752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7.0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131840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384B50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7.0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Default="0042382F" w:rsidP="00C43FD7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Region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C43FD7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C43FD7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300874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91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South- and mid-Atlantic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131840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56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131840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56.9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803A12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49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384B50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56.4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C43FD7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South central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8B0752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82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9.9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803A12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77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384B50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9.2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C43FD7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Midwest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8B0752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36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8B0752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3.1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384B50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38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384B50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4.4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C43FD7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Education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C43FD7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C43FD7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300874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9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7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High school or less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131840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21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4.2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803A12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17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384B50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4.3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C43FD7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Some post-high school training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C43FD7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71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131840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5.9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384B50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66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384B50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5.0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C43FD7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C43FD7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College or graduate degree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C43FD7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82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8B0752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9.9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384B50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81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384B50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30.7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C43FD7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Family Income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58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&lt;$25,000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28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6.7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17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4.3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  <w:u w:val="single"/>
                                    </w:rPr>
                                    <w:t>&gt;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$25,000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46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53.3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47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55.7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 xml:space="preserve">Number of comorbid </w:t>
                                  </w:r>
                                  <w:proofErr w:type="spellStart"/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conditions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  <w:vertAlign w:val="superscript"/>
                                    </w:rPr>
                                    <w:t>b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7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0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95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34.7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02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38.6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1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61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2.3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9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2.4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2+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18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3.1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03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39.0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proofErr w:type="spellStart"/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BMI</w:t>
                                  </w:r>
                                  <w:r w:rsidRPr="00CA765A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  <w:vertAlign w:val="superscript"/>
                                    </w:rPr>
                                    <w:t>a</w:t>
                                  </w:r>
                                  <w:proofErr w:type="spellEnd"/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 xml:space="preserve"> (kg/m</w:t>
                                  </w:r>
                                  <w:r w:rsidRPr="00AD0CD0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  <w:vertAlign w:val="superscript"/>
                                    </w:rPr>
                                    <w:t>2</w:t>
                                  </w:r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) at baseline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78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&lt;25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(under- or normal weight)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38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3.9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42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5.9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25-29.9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(overweight)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72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6.3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70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6.5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30+ (obese)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64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59.9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52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57.6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Parity</w:t>
                                  </w:r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 xml:space="preserve"> (number of live births)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65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0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4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9.7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0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8.9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1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3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9.3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41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5.5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2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62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2.6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66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5.0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3+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05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38.3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07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0.5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Family history of breast or ovarian cancer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1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No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202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73.7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88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71.2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Yes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72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6.3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76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8.8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Menopausal status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48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Premenopausal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78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8.5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68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5.8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Postmenopausal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96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71.5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96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74.2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Smoking status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21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Never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43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52.2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52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57.6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Ever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31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7.8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12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2.4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Occupational physical activity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Mainly sitting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4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9.7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45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7.1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0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7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Mainly standing or walking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34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2.4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5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E61E4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0.8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Mainly active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47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7.2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42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5.9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Do not work outside the home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39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50.7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22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6.2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Stage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03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I-II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80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9.2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94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35.6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III-IV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68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61.3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59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60.2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</w:t>
                                  </w:r>
                                  <w:proofErr w:type="spellStart"/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Unstaged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26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9.5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.2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Histology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.69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Serous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84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67.2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82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68.9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Mucinous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9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6.9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0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3.8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Endometrioid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28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0.2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37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4.0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Clear cell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.8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.2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Other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21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7.7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20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7.6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Missing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7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6.2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.5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Residual disease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14</w:t>
                                  </w: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Optimal debulking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91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33.2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13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2.8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Suboptimal debulking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2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9.0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45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7.1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NA – no surgery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.6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0.0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81ADB">
                              <w:trPr>
                                <w:trHeight w:val="70"/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 w:rsidRPr="00C43FD7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Missing residual disease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24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5.3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Pr="00C43FD7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06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Pr="00C43FD7" w:rsidRDefault="0042382F" w:rsidP="00582EAE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40.2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81ADB">
                              <w:trPr>
                                <w:trHeight w:val="70"/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281ADB" w:rsidRDefault="0042382F" w:rsidP="009E28FF">
                                  <w:pP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9"/>
                                      <w:szCs w:val="19"/>
                                    </w:rPr>
                                    <w:t>Chemotherapy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Default="0042382F" w:rsidP="00582EAE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81ADB">
                              <w:trPr>
                                <w:trHeight w:val="70"/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No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2.9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20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Default="0042382F" w:rsidP="00582EAE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7.6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0.07</w:t>
                                  </w:r>
                                </w:p>
                              </w:tc>
                            </w:tr>
                            <w:tr w:rsidR="0042382F" w:rsidRPr="00C43FD7" w:rsidTr="00281ADB">
                              <w:trPr>
                                <w:trHeight w:val="70"/>
                                <w:jc w:val="center"/>
                              </w:trPr>
                              <w:tc>
                                <w:tcPr>
                                  <w:tcW w:w="3380" w:type="dxa"/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Yes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68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</w:tcPr>
                                <w:p w:rsidR="0042382F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61.3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193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</w:tcPr>
                                <w:p w:rsidR="0042382F" w:rsidRDefault="0042382F" w:rsidP="00582EAE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73.1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trHeight w:val="70"/>
                                <w:jc w:val="center"/>
                              </w:trPr>
                              <w:tc>
                                <w:tcPr>
                                  <w:tcW w:w="3380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Pr="00C43FD7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 Unknown</w:t>
                                  </w:r>
                                </w:p>
                              </w:tc>
                              <w:tc>
                                <w:tcPr>
                                  <w:tcW w:w="1021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98</w:t>
                                  </w:r>
                                </w:p>
                              </w:tc>
                              <w:tc>
                                <w:tcPr>
                                  <w:tcW w:w="1156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35.8)</w:t>
                                  </w:r>
                                </w:p>
                              </w:tc>
                              <w:tc>
                                <w:tcPr>
                                  <w:tcW w:w="803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Default="0042382F" w:rsidP="009E28FF">
                                  <w:pPr>
                                    <w:jc w:val="right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51</w:t>
                                  </w:r>
                                </w:p>
                              </w:tc>
                              <w:tc>
                                <w:tcPr>
                                  <w:tcW w:w="1069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Default="0042382F" w:rsidP="00582EAE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(19.3)</w:t>
                                  </w:r>
                                </w:p>
                              </w:tc>
                              <w:tc>
                                <w:tcPr>
                                  <w:tcW w:w="1250" w:type="dxa"/>
                                  <w:tcBorders>
                                    <w:bottom w:val="single" w:sz="4" w:space="0" w:color="auto"/>
                                  </w:tcBorders>
                                </w:tcPr>
                                <w:p w:rsidR="0042382F" w:rsidRPr="00C43FD7" w:rsidRDefault="0042382F" w:rsidP="009E28FF">
                                  <w:pPr>
                                    <w:jc w:val="center"/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</w:p>
                              </w:tc>
                            </w:tr>
                            <w:tr w:rsidR="0042382F" w:rsidRPr="00C43FD7" w:rsidTr="00270E4F">
                              <w:trPr>
                                <w:trHeight w:val="70"/>
                                <w:jc w:val="center"/>
                              </w:trPr>
                              <w:tc>
                                <w:tcPr>
                                  <w:tcW w:w="8679" w:type="dxa"/>
                                  <w:gridSpan w:val="6"/>
                                  <w:tcBorders>
                                    <w:top w:val="single" w:sz="4" w:space="0" w:color="auto"/>
                                  </w:tcBorders>
                                </w:tcPr>
                                <w:p w:rsidR="0042382F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  <w:vertAlign w:val="superscript"/>
                                    </w:rPr>
                                    <w:t xml:space="preserve">a 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P-value for difference between cases with and without a follow-up survey</w:t>
                                  </w:r>
                                </w:p>
                                <w:p w:rsidR="0042382F" w:rsidRPr="0009704F" w:rsidRDefault="0042382F" w:rsidP="009E28FF">
                                  <w:pP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  <w:vertAlign w:val="superscript"/>
                                    </w:rPr>
                                    <w:t>b</w:t>
                                  </w:r>
                                  <w:r w:rsidRPr="0009704F"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  <w:vertAlign w:val="superscript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Number of comorbid conditions was determined using a modified </w:t>
                                  </w:r>
                                  <w:proofErr w:type="spellStart"/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>Charlson</w:t>
                                  </w:r>
                                  <w:proofErr w:type="spellEnd"/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t xml:space="preserve"> comorbidity index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fldChar w:fldCharType="begin" w:fldLock="1"/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instrText>ADDIN CSL_CITATION { "citationItems" : [ { "id" : "ITEM-1", "itemData" : { "ISSN" : "0025-7079", "PMID" : "15908856", "abstract" : "BACKGROUND: The Charlson Comorbidity Index, a popular tool for risk adjustment, often is constructed from medical record abstracts or administrative data. Limitations in both sources have fueled interest in using patient self-report as an alternative. However, little data exist on whether self-reported Charlson Indices predict mortality.\n\nOBJECTIVES: We sought to determine whether a self-reported Charlson Index predicts mortality, its performance relative to indices derived from administrative data, and whether using study-specific weights instead of Charlson's original weights enhances model fit.\n\nMETHODS: We surveyed 7761 patients admitted to a university medical service over the course of 4 years and extracted their administrative data. We constructed 6 different Charlson indices by using 2 weighting schemes (original Charlson weights and study-specific weights) and 3 different datasources (ICD-9CM data for index hospitalization, ICD-9CM data with a 1-year look-back period, and patient self-report of comorbidities.) Multivariate models were constructed predicting 1-year mortality, log total costs, and log length of stay.\n\nRESULTS: The 6 measures of the Charlson index all predicted 1-year mortality. Models with age and gender, with or without diagnosis-related group, had approximately the same predictive power regardless of which of the 6 Charlson indices were used. Nevertheless, there were small improvements in model fit using administrative data versus self-report, or study-specific versus original weights. All models obtained areas under the receiver operating curve of 0.70 to 0.77.\n\nCONCLUSIONS: Overall, self-reported Charlson indices predict 1-year mortality comparably with indices based on administrative data. Administrative data may offer some small improvements in predictive ability and may be preferred when readily available.", "author" : [ { "dropping-particle" : "", "family" : "Chaudhry", "given" : "Saima", "non-dropping-particle" : "", "parse-names" : false, "suffix" : "" }, { "dropping-particle" : "", "family" : "Jin", "given" : "Lei", "non-dropping-particle" : "", "parse-names" : false, "suffix" : "" }, { "dropping-particle" : "", "family" : "Meltzer", "given" : "David", "non-dropping-particle" : "", "parse-names" : false, "suffix" : "" } ], "container-title" : "Medical care", "id" : "ITEM-1", "issue" : "6", "issued" : { "date-parts" : [ [ "2005", "6" ] ] }, "page" : "607-15", "title" : "Use of a self-report-generated Charlson Comorbidity Index for predicting mortality.", "type" : "article-journal", "volume" : "43" }, "uris" : [ "http://www.mendeley.com/documents/?uuid=ad7c21f1-ba69-4c9b-aa3f-c9bf4fc92ced" ] } ], "mendeley" : { "formattedCitation" : "&lt;sup&gt;1&lt;/sup&gt;", "plainTextFormattedCitation" : "1", "previouslyFormattedCitation" : "&lt;sup&gt;1&lt;/sup&gt;" }, "properties" : { "noteIndex" : 0 }, "schema" : "https://github.com/citation-style-language/schema/raw/master/csl-citation.json" }</w:instrTex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fldChar w:fldCharType="separate"/>
                                  </w:r>
                                  <w:r w:rsidRPr="004E3541">
                                    <w:rPr>
                                      <w:rFonts w:ascii="Arial" w:hAnsi="Arial" w:cs="Arial"/>
                                      <w:noProof/>
                                      <w:sz w:val="19"/>
                                      <w:szCs w:val="19"/>
                                      <w:vertAlign w:val="superscript"/>
                                    </w:rPr>
                                    <w:t>1</w:t>
                                  </w:r>
                                  <w:r>
                                    <w:rPr>
                                      <w:rFonts w:ascii="Arial" w:hAnsi="Arial" w:cs="Arial"/>
                                      <w:sz w:val="19"/>
                                      <w:szCs w:val="19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</w:tbl>
                          <w:p w:rsidR="0042382F" w:rsidRPr="00C43FD7" w:rsidRDefault="0042382F" w:rsidP="0042382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5pt;margin-top:-55.5pt;width:437.25pt;height:763.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" stroked="f">
                <v:textbox>
                  <w:txbxContent>
                    <w:tbl>
                      <w:tblPr>
                        <w:tblStyle w:val="TableGrid"/>
                        <w:tblW w:w="8679" w:type="dxa"/>
                        <w:jc w:val="center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3380"/>
                        <w:gridCol w:w="1021"/>
                        <w:gridCol w:w="1156"/>
                        <w:gridCol w:w="803"/>
                        <w:gridCol w:w="1069"/>
                        <w:gridCol w:w="1250"/>
                      </w:tblGrid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8679" w:type="dxa"/>
                            <w:gridSpan w:val="6"/>
                            <w:tcBorders>
                              <w:bottom w:val="single" w:sz="4" w:space="0" w:color="auto"/>
                            </w:tcBorders>
                          </w:tcPr>
                          <w:p w:rsidR="0042382F" w:rsidRPr="00C43FD7" w:rsidRDefault="0042382F" w:rsidP="00CE6713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 xml:space="preserve">Supplemental </w:t>
                            </w: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Table 1.</w:t>
                            </w: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</w:t>
                            </w:r>
                            <w:r w:rsidRPr="00F41A03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 xml:space="preserve">Descriptive characteristics of cases who completed baseline and follow-up 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surveys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  <w:tcBorders>
                              <w:top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2177" w:type="dxa"/>
                            <w:gridSpan w:val="2"/>
                            <w:tcBorders>
                              <w:top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Cases without follow-up survey</w:t>
                            </w:r>
                          </w:p>
                          <w:p w:rsidR="0042382F" w:rsidRPr="00C43FD7" w:rsidRDefault="0042382F" w:rsidP="00C275E2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n=274</w:t>
                            </w:r>
                          </w:p>
                        </w:tc>
                        <w:tc>
                          <w:tcPr>
                            <w:tcW w:w="1872" w:type="dxa"/>
                            <w:gridSpan w:val="2"/>
                            <w:tcBorders>
                              <w:top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Cases with follow-up survey</w:t>
                            </w:r>
                          </w:p>
                          <w:p w:rsidR="0042382F" w:rsidRPr="00C43FD7" w:rsidRDefault="0042382F" w:rsidP="00384B50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n=2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64</w:t>
                            </w:r>
                          </w:p>
                        </w:tc>
                        <w:tc>
                          <w:tcPr>
                            <w:tcW w:w="1250" w:type="dxa"/>
                            <w:tcBorders>
                              <w:top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018DC">
                        <w:trPr>
                          <w:jc w:val="center"/>
                        </w:trPr>
                        <w:tc>
                          <w:tcPr>
                            <w:tcW w:w="3380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21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jc w:val="right"/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n</w:t>
                            </w:r>
                          </w:p>
                        </w:tc>
                        <w:tc>
                          <w:tcPr>
                            <w:tcW w:w="1156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(%)</w:t>
                            </w:r>
                          </w:p>
                        </w:tc>
                        <w:tc>
                          <w:tcPr>
                            <w:tcW w:w="803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jc w:val="right"/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n</w:t>
                            </w:r>
                          </w:p>
                        </w:tc>
                        <w:tc>
                          <w:tcPr>
                            <w:tcW w:w="1069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(%)</w:t>
                            </w:r>
                          </w:p>
                        </w:tc>
                        <w:tc>
                          <w:tcPr>
                            <w:tcW w:w="1250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Pr="00C43FD7" w:rsidRDefault="0042382F" w:rsidP="00D06608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p-</w:t>
                            </w:r>
                            <w:proofErr w:type="spellStart"/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value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  <w:vertAlign w:val="superscript"/>
                              </w:rPr>
                              <w:t>a</w:t>
                            </w:r>
                            <w:proofErr w:type="spellEnd"/>
                          </w:p>
                        </w:tc>
                      </w:tr>
                      <w:tr w:rsidR="0042382F" w:rsidRPr="00C43FD7" w:rsidTr="002018DC">
                        <w:trPr>
                          <w:jc w:val="center"/>
                        </w:trPr>
                        <w:tc>
                          <w:tcPr>
                            <w:tcW w:w="3380" w:type="dxa"/>
                            <w:tcBorders>
                              <w:top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Mean age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 xml:space="preserve"> at diagnosis</w:t>
                            </w: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 xml:space="preserve"> (years) (SD)</w:t>
                            </w:r>
                          </w:p>
                        </w:tc>
                        <w:tc>
                          <w:tcPr>
                            <w:tcW w:w="1021" w:type="dxa"/>
                            <w:tcBorders>
                              <w:top w:val="single" w:sz="4" w:space="0" w:color="auto"/>
                            </w:tcBorders>
                          </w:tcPr>
                          <w:p w:rsidR="0042382F" w:rsidRPr="00C43FD7" w:rsidRDefault="0042382F" w:rsidP="008B0752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7.0</w:t>
                            </w:r>
                          </w:p>
                        </w:tc>
                        <w:tc>
                          <w:tcPr>
                            <w:tcW w:w="1156" w:type="dxa"/>
                            <w:tcBorders>
                              <w:top w:val="single" w:sz="4" w:space="0" w:color="auto"/>
                            </w:tcBorders>
                          </w:tcPr>
                          <w:p w:rsidR="0042382F" w:rsidRPr="00C43FD7" w:rsidRDefault="0042382F" w:rsidP="00131840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1.1)</w:t>
                            </w:r>
                          </w:p>
                        </w:tc>
                        <w:tc>
                          <w:tcPr>
                            <w:tcW w:w="803" w:type="dxa"/>
                            <w:tcBorders>
                              <w:top w:val="single" w:sz="4" w:space="0" w:color="auto"/>
                            </w:tcBorders>
                          </w:tcPr>
                          <w:p w:rsidR="0042382F" w:rsidRPr="00C43FD7" w:rsidRDefault="0042382F" w:rsidP="00384B50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8.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069" w:type="dxa"/>
                            <w:tcBorders>
                              <w:top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0.3)</w:t>
                            </w:r>
                          </w:p>
                        </w:tc>
                        <w:tc>
                          <w:tcPr>
                            <w:tcW w:w="1250" w:type="dxa"/>
                            <w:tcBorders>
                              <w:top w:val="single" w:sz="4" w:space="0" w:color="auto"/>
                            </w:tcBorders>
                          </w:tcPr>
                          <w:p w:rsidR="0042382F" w:rsidRPr="00C43FD7" w:rsidRDefault="0042382F" w:rsidP="00C43FD7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21</w:t>
                            </w:r>
                          </w:p>
                        </w:tc>
                      </w:tr>
                      <w:tr w:rsidR="0042382F" w:rsidRPr="00C43FD7" w:rsidTr="002018DC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Median age at diagnosis (years)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8B0752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7.0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131840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384B50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7.0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Default="0042382F" w:rsidP="00C43FD7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Region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C43FD7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C43FD7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300874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91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South- and mid-Atlantic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131840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56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131840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56.9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803A12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49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384B50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56.4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C43FD7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South central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8B0752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82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9.9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803A12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77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384B50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9.2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C43FD7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Midwest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8B0752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36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8B0752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3.1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384B50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38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384B50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4.4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C43FD7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Education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C43FD7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C43FD7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300874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9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7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High school or less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131840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21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4.2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803A12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17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384B50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4.3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C43FD7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Some post-high school training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C43FD7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71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131840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5.9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384B50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66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384B50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5.0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C43FD7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C43FD7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College or graduate degree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C43FD7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82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8B0752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9.9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384B50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81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384B50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30.7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C43FD7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Family Income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58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&lt;$25,000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28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6.7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17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4.3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  <w:u w:val="single"/>
                              </w:rPr>
                              <w:t>&gt;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$25,000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46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53.3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47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55.7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 xml:space="preserve">Number of comorbid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conditions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  <w:vertAlign w:val="superscript"/>
                              </w:rPr>
                              <w:t>b</w:t>
                            </w:r>
                            <w:proofErr w:type="spellEnd"/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7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0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95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34.7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02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38.6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1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61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2.3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9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2.4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2+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18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3.1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03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39.0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proofErr w:type="spellStart"/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BMI</w:t>
                            </w:r>
                            <w:r w:rsidRPr="00CA765A">
                              <w:rPr>
                                <w:rFonts w:ascii="Arial" w:hAnsi="Arial" w:cs="Arial"/>
                                <w:sz w:val="19"/>
                                <w:szCs w:val="19"/>
                                <w:vertAlign w:val="superscript"/>
                              </w:rPr>
                              <w:t>a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 xml:space="preserve"> (kg/m</w:t>
                            </w:r>
                            <w:r w:rsidRPr="00AD0CD0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  <w:vertAlign w:val="superscript"/>
                              </w:rPr>
                              <w:t>2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) at baseline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78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&lt;25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(under- or normal weight)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38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3.9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42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5.9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25-29.9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(overweight)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72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6.3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70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6.5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30+ (obese)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64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59.9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52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57.6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Parity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 xml:space="preserve"> (number of live births)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65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0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4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9.7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0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8.9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1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3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9.3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41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5.5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2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62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2.6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66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5.0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3+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05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38.3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07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0.5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Family history of breast or ovarian cancer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1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No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202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73.7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88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71.2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Yes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72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6.3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76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8.8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Menopausal status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48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Premenopausal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78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8.5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68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5.8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Postmenopausal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96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71.5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96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74.2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Smoking status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21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Never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43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52.2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52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57.6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Ever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31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7.8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12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2.4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Occupational physical activity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Mainly sitting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4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9.7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45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7.1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0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7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Mainly standing or walking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34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2.4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5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E61E4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0.8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Mainly active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47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7.2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42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5.9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Do not work outside the home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39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50.7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22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6.2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Stage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03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I-II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80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9.2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94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35.6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III-IV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68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61.3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59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60.2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Unstaged</w:t>
                            </w:r>
                            <w:proofErr w:type="spellEnd"/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26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9.5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.2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Histology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.69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Serous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84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67.2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82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68.9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Mucinous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9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6.9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0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3.8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Endometrioid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28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0.2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37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4.0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Clear cell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.8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.2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Other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21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7.7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20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7.6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Missing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7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6.2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.5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Residual disease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14</w:t>
                            </w: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Optimal debulking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91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33.2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13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2.8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Suboptimal debulking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2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9.0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45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7.1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NA – no surgery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.6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0.0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81ADB">
                        <w:trPr>
                          <w:trHeight w:val="70"/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 w:rsidRPr="00C43FD7"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Missing residual disease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24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5.3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Pr="00C43FD7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06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Pr="00C43FD7" w:rsidRDefault="0042382F" w:rsidP="00582EAE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40.2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81ADB">
                        <w:trPr>
                          <w:trHeight w:val="70"/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281ADB" w:rsidRDefault="0042382F" w:rsidP="009E28FF">
                            <w:pP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9"/>
                                <w:szCs w:val="19"/>
                              </w:rPr>
                              <w:t>Chemotherapy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Default="0042382F" w:rsidP="00582EAE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81ADB">
                        <w:trPr>
                          <w:trHeight w:val="70"/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No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2.9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20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Default="0042382F" w:rsidP="00582EAE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7.6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0.07</w:t>
                            </w:r>
                          </w:p>
                        </w:tc>
                      </w:tr>
                      <w:tr w:rsidR="0042382F" w:rsidRPr="00C43FD7" w:rsidTr="00281ADB">
                        <w:trPr>
                          <w:trHeight w:val="70"/>
                          <w:jc w:val="center"/>
                        </w:trPr>
                        <w:tc>
                          <w:tcPr>
                            <w:tcW w:w="3380" w:type="dxa"/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Yes</w:t>
                            </w:r>
                          </w:p>
                        </w:tc>
                        <w:tc>
                          <w:tcPr>
                            <w:tcW w:w="1021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68</w:t>
                            </w:r>
                          </w:p>
                        </w:tc>
                        <w:tc>
                          <w:tcPr>
                            <w:tcW w:w="1156" w:type="dxa"/>
                          </w:tcPr>
                          <w:p w:rsidR="0042382F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61.3)</w:t>
                            </w:r>
                          </w:p>
                        </w:tc>
                        <w:tc>
                          <w:tcPr>
                            <w:tcW w:w="803" w:type="dxa"/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193</w:t>
                            </w:r>
                          </w:p>
                        </w:tc>
                        <w:tc>
                          <w:tcPr>
                            <w:tcW w:w="1069" w:type="dxa"/>
                          </w:tcPr>
                          <w:p w:rsidR="0042382F" w:rsidRDefault="0042382F" w:rsidP="00582EAE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73.1)</w:t>
                            </w:r>
                          </w:p>
                        </w:tc>
                        <w:tc>
                          <w:tcPr>
                            <w:tcW w:w="1250" w:type="dxa"/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trHeight w:val="70"/>
                          <w:jc w:val="center"/>
                        </w:trPr>
                        <w:tc>
                          <w:tcPr>
                            <w:tcW w:w="3380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Pr="00C43FD7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 Unknown</w:t>
                            </w:r>
                          </w:p>
                        </w:tc>
                        <w:tc>
                          <w:tcPr>
                            <w:tcW w:w="1021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98</w:t>
                            </w:r>
                          </w:p>
                        </w:tc>
                        <w:tc>
                          <w:tcPr>
                            <w:tcW w:w="1156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35.8)</w:t>
                            </w:r>
                          </w:p>
                        </w:tc>
                        <w:tc>
                          <w:tcPr>
                            <w:tcW w:w="803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Default="0042382F" w:rsidP="009E28FF">
                            <w:pPr>
                              <w:jc w:val="right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51</w:t>
                            </w:r>
                          </w:p>
                        </w:tc>
                        <w:tc>
                          <w:tcPr>
                            <w:tcW w:w="1069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Default="0042382F" w:rsidP="00582EAE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(19.3)</w:t>
                            </w:r>
                          </w:p>
                        </w:tc>
                        <w:tc>
                          <w:tcPr>
                            <w:tcW w:w="1250" w:type="dxa"/>
                            <w:tcBorders>
                              <w:bottom w:val="single" w:sz="4" w:space="0" w:color="auto"/>
                            </w:tcBorders>
                          </w:tcPr>
                          <w:p w:rsidR="0042382F" w:rsidRPr="00C43FD7" w:rsidRDefault="0042382F" w:rsidP="009E28FF">
                            <w:pPr>
                              <w:jc w:val="center"/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</w:p>
                        </w:tc>
                      </w:tr>
                      <w:tr w:rsidR="0042382F" w:rsidRPr="00C43FD7" w:rsidTr="00270E4F">
                        <w:trPr>
                          <w:trHeight w:val="70"/>
                          <w:jc w:val="center"/>
                        </w:trPr>
                        <w:tc>
                          <w:tcPr>
                            <w:tcW w:w="8679" w:type="dxa"/>
                            <w:gridSpan w:val="6"/>
                            <w:tcBorders>
                              <w:top w:val="single" w:sz="4" w:space="0" w:color="auto"/>
                            </w:tcBorders>
                          </w:tcPr>
                          <w:p w:rsidR="0042382F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  <w:vertAlign w:val="superscript"/>
                              </w:rPr>
                              <w:t xml:space="preserve">a 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P-value for difference between cases with and without a follow-up survey</w:t>
                            </w:r>
                          </w:p>
                          <w:p w:rsidR="0042382F" w:rsidRPr="0009704F" w:rsidRDefault="0042382F" w:rsidP="009E28FF">
                            <w:pP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  <w:vertAlign w:val="superscript"/>
                              </w:rPr>
                              <w:t>b</w:t>
                            </w:r>
                            <w:r w:rsidRPr="0009704F">
                              <w:rPr>
                                <w:rFonts w:ascii="Arial" w:hAnsi="Arial" w:cs="Arial"/>
                                <w:sz w:val="19"/>
                                <w:szCs w:val="19"/>
                                <w:vertAlign w:val="superscript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Number of comorbid conditions was determined using a modified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>Charlson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t xml:space="preserve"> comorbidity index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fldChar w:fldCharType="begin" w:fldLock="1"/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instrText>ADDIN CSL_CITATION { "citationItems" : [ { "id" : "ITEM-1", "itemData" : { "ISSN" : "0025-7079", "PMID" : "15908856", "abstract" : "BACKGROUND: The Charlson Comorbidity Index, a popular tool for risk adjustment, often is constructed from medical record abstracts or administrative data. Limitations in both sources have fueled interest in using patient self-report as an alternative. However, little data exist on whether self-reported Charlson Indices predict mortality.\n\nOBJECTIVES: We sought to determine whether a self-reported Charlson Index predicts mortality, its performance relative to indices derived from administrative data, and whether using study-specific weights instead of Charlson's original weights enhances model fit.\n\nMETHODS: We surveyed 7761 patients admitted to a university medical service over the course of 4 years and extracted their administrative data. We constructed 6 different Charlson indices by using 2 weighting schemes (original Charlson weights and study-specific weights) and 3 different datasources (ICD-9CM data for index hospitalization, ICD-9CM data with a 1-year look-back period, and patient self-report of comorbidities.) Multivariate models were constructed predicting 1-year mortality, log total costs, and log length of stay.\n\nRESULTS: The 6 measures of the Charlson index all predicted 1-year mortality. Models with age and gender, with or without diagnosis-related group, had approximately the same predictive power regardless of which of the 6 Charlson indices were used. Nevertheless, there were small improvements in model fit using administrative data versus self-report, or study-specific versus original weights. All models obtained areas under the receiver operating curve of 0.70 to 0.77.\n\nCONCLUSIONS: Overall, self-reported Charlson indices predict 1-year mortality comparably with indices based on administrative data. Administrative data may offer some small improvements in predictive ability and may be preferred when readily available.", "author" : [ { "dropping-particle" : "", "family" : "Chaudhry", "given" : "Saima", "non-dropping-particle" : "", "parse-names" : false, "suffix" : "" }, { "dropping-particle" : "", "family" : "Jin", "given" : "Lei", "non-dropping-particle" : "", "parse-names" : false, "suffix" : "" }, { "dropping-particle" : "", "family" : "Meltzer", "given" : "David", "non-dropping-particle" : "", "parse-names" : false, "suffix" : "" } ], "container-title" : "Medical care", "id" : "ITEM-1", "issue" : "6", "issued" : { "date-parts" : [ [ "2005", "6" ] ] }, "page" : "607-15", "title" : "Use of a self-report-generated Charlson Comorbidity Index for predicting mortality.", "type" : "article-journal", "volume" : "43" }, "uris" : [ "http://www.mendeley.com/documents/?uuid=ad7c21f1-ba69-4c9b-aa3f-c9bf4fc92ced" ] } ], "mendeley" : { "formattedCitation" : "&lt;sup&gt;1&lt;/sup&gt;", "plainTextFormattedCitation" : "1", "previouslyFormattedCitation" : "&lt;sup&gt;1&lt;/sup&gt;" }, "properties" : { "noteIndex" : 0 }, "schema" : "https://github.com/citation-style-language/schema/raw/master/csl-citation.json" }</w:instrTex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fldChar w:fldCharType="separate"/>
                            </w:r>
                            <w:r w:rsidRPr="004E3541">
                              <w:rPr>
                                <w:rFonts w:ascii="Arial" w:hAnsi="Arial" w:cs="Arial"/>
                                <w:noProof/>
                                <w:sz w:val="19"/>
                                <w:szCs w:val="19"/>
                                <w:vertAlign w:val="superscript"/>
                              </w:rPr>
                              <w:t>1</w:t>
                            </w:r>
                            <w:r>
                              <w:rPr>
                                <w:rFonts w:ascii="Arial" w:hAnsi="Arial" w:cs="Arial"/>
                                <w:sz w:val="19"/>
                                <w:szCs w:val="19"/>
                              </w:rPr>
                              <w:fldChar w:fldCharType="end"/>
                            </w:r>
                          </w:p>
                        </w:tc>
                      </w:tr>
                    </w:tbl>
                    <w:p w:rsidR="0042382F" w:rsidRPr="00C43FD7" w:rsidRDefault="0042382F" w:rsidP="0042382F">
                      <w:pPr>
                        <w:rPr>
                          <w:rFonts w:ascii="Arial" w:hAnsi="Arial" w:cs="Arial"/>
                          <w:sz w:val="19"/>
                          <w:szCs w:val="19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sectPr w:rsidR="00616A9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2382F"/>
    <w:rsid w:val="0042382F"/>
    <w:rsid w:val="00514F48"/>
    <w:rsid w:val="00616A90"/>
    <w:rsid w:val="00D244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382F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2382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382F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2382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0</Words>
  <Characters>1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ffitt Cancer Center</Company>
  <LinksUpToDate>false</LinksUpToDate>
  <CharactersWithSpaces>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h Abbott</dc:creator>
  <cp:lastModifiedBy>Papa, Silvana C.</cp:lastModifiedBy>
  <cp:revision>2</cp:revision>
  <dcterms:created xsi:type="dcterms:W3CDTF">2019-08-27T19:01:00Z</dcterms:created>
  <dcterms:modified xsi:type="dcterms:W3CDTF">2019-08-27T19:01:00Z</dcterms:modified>
</cp:coreProperties>
</file>